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78D1078E"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commentRangeStart w:id="1"/>
      <w:commentRangeStart w:id="2"/>
      <w:r w:rsidR="00D64188" w:rsidRPr="003F3DBB">
        <w:rPr>
          <w:vertAlign w:val="superscript"/>
        </w:rPr>
        <w:t>,</w:t>
      </w:r>
      <w:r w:rsidR="005014F7">
        <w:rPr>
          <w:vertAlign w:val="superscript"/>
        </w:rPr>
        <w:t>5</w:t>
      </w:r>
      <w:commentRangeEnd w:id="1"/>
      <w:r w:rsidR="00D64188">
        <w:rPr>
          <w:rStyle w:val="CommentReference"/>
        </w:rPr>
        <w:commentReference w:id="1"/>
      </w:r>
      <w:commentRangeEnd w:id="2"/>
      <w:r w:rsidR="00A93AB7">
        <w:rPr>
          <w:rStyle w:val="CommentReference"/>
        </w:rPr>
        <w:commentReference w:id="2"/>
      </w:r>
      <w:r w:rsidRPr="005F1E8D">
        <w:t>, Emily J Leedham</w:t>
      </w:r>
      <w:r w:rsidRPr="005F1E8D">
        <w:rPr>
          <w:vertAlign w:val="superscript"/>
        </w:rPr>
        <w:t>1</w:t>
      </w:r>
      <w:r w:rsidRPr="005F1E8D">
        <w:t>, Bridget Maher</w:t>
      </w:r>
      <w:r w:rsidR="005014F7">
        <w:rPr>
          <w:vertAlign w:val="superscript"/>
        </w:rPr>
        <w:t>3</w:t>
      </w:r>
      <w:r w:rsidRPr="005F1E8D">
        <w:t>, Andrew L Bickell</w:t>
      </w:r>
      <w:r w:rsidR="005014F7">
        <w:rPr>
          <w:vertAlign w:val="superscript"/>
        </w:rPr>
        <w:t>3</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25B6A48E" w14:textId="4B8EB0EC" w:rsidR="008307A0" w:rsidRPr="005F1E8D"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AD39534" w14:textId="598EC85C" w:rsidR="008307A0" w:rsidRPr="005F1E8D" w:rsidRDefault="005014F7" w:rsidP="00CE7337">
      <w:pPr>
        <w:spacing w:line="480" w:lineRule="auto"/>
      </w:pPr>
      <w:r>
        <w:rPr>
          <w:vertAlign w:val="superscript"/>
        </w:rPr>
        <w:t>5</w:t>
      </w:r>
      <w:r w:rsidR="00AC05CD">
        <w:t>University of Alberta</w:t>
      </w:r>
      <w:r w:rsidR="00F773BD">
        <w:t>, Edmonton, Canada</w:t>
      </w:r>
      <w:r w:rsidR="006214D6">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3315E682"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w:t>
      </w:r>
      <w:commentRangeStart w:id="3"/>
      <w:r w:rsidRPr="005F1E8D">
        <w:t xml:space="preserve">and </w:t>
      </w:r>
      <w:commentRangeEnd w:id="3"/>
      <w:r w:rsidR="00A1653F">
        <w:rPr>
          <w:rStyle w:val="CommentReference"/>
        </w:rPr>
        <w:commentReference w:id="3"/>
      </w:r>
      <w:r w:rsidRPr="005F1E8D">
        <w:t xml:space="preserve">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rocky reefs for three years</w:t>
      </w:r>
      <w:ins w:id="4" w:author="Jasmin Schuster" w:date="2024-10-19T15:36:00Z" w16du:dateUtc="2024-10-19T22:36:00Z">
        <w:r w:rsidR="003D1191">
          <w:t>,</w:t>
        </w:r>
      </w:ins>
      <w:r w:rsidR="00E53B33" w:rsidRPr="00E53B33">
        <w:t xml:space="preserve">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w:t>
      </w:r>
      <w:commentRangeStart w:id="5"/>
      <w:r w:rsidRPr="005F1E8D">
        <w:t xml:space="preserve">higher within than </w:t>
      </w:r>
      <w:r w:rsidR="003C6B73">
        <w:t>at the edge of</w:t>
      </w:r>
      <w:r w:rsidR="00B61844" w:rsidRPr="005F1E8D">
        <w:t xml:space="preserve"> </w:t>
      </w:r>
      <w:r w:rsidRPr="005F1E8D">
        <w:t>kelp forests</w:t>
      </w:r>
      <w:r w:rsidR="003C6B73">
        <w:t xml:space="preserve">, </w:t>
      </w:r>
      <w:commentRangeStart w:id="6"/>
      <w:r w:rsidR="003C6B73">
        <w:t>~ 5 m away</w:t>
      </w:r>
      <w:r w:rsidRPr="005F1E8D">
        <w:t xml:space="preserve">, </w:t>
      </w:r>
      <w:commentRangeEnd w:id="5"/>
      <w:commentRangeEnd w:id="6"/>
      <w:r w:rsidR="003D1191">
        <w:rPr>
          <w:rStyle w:val="CommentReference"/>
        </w:rPr>
        <w:commentReference w:id="5"/>
      </w:r>
      <w:r w:rsidR="000B124D">
        <w:rPr>
          <w:rStyle w:val="CommentReference"/>
        </w:rPr>
        <w:commentReference w:id="6"/>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and</w:t>
      </w:r>
      <w:ins w:id="7" w:author="Bridget Maher" w:date="2024-10-07T13:52:00Z" w16du:dateUtc="2024-10-07T20:52:00Z">
        <w:r w:rsidR="00915C04" w:rsidRPr="005F1E8D">
          <w:t xml:space="preserve"> </w:t>
        </w:r>
        <w:r w:rsidR="00AF220D">
          <w:t>to a lesser degree</w:t>
        </w:r>
      </w:ins>
      <w:ins w:id="8" w:author="Bridget Maher" w:date="2024-10-07T13:51:00Z" w16du:dateUtc="2024-10-07T20:51:00Z">
        <w:r w:rsidR="00AF220D">
          <w:t xml:space="preserve"> </w:t>
        </w:r>
      </w:ins>
      <w:del w:id="9" w:author="Bridget Maher" w:date="2024-10-07T13:51:00Z" w16du:dateUtc="2024-10-07T20:51:00Z">
        <w:r w:rsidR="00915C04" w:rsidRPr="005F1E8D" w:rsidDel="00AF220D">
          <w:delText xml:space="preserve"> </w:delText>
        </w:r>
        <w:commentRangeStart w:id="10"/>
        <w:r w:rsidR="005A0A94">
          <w:delText xml:space="preserve">weakly </w:delText>
        </w:r>
      </w:del>
      <w:commentRangeEnd w:id="10"/>
      <w:r w:rsidR="005E2687">
        <w:rPr>
          <w:rStyle w:val="CommentReference"/>
        </w:rPr>
        <w:commentReference w:id="10"/>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w:t>
      </w:r>
      <w:ins w:id="11" w:author="Kiara Kattler" w:date="2024-10-02T18:08:00Z" w16du:dateUtc="2024-10-03T00:08:00Z">
        <w:r w:rsidR="00EE37C2">
          <w:rPr>
            <w:iCs/>
          </w:rPr>
          <w:t>one</w:t>
        </w:r>
      </w:ins>
      <w:del w:id="12" w:author="Kiara Kattler" w:date="2024-10-02T18:08:00Z" w16du:dateUtc="2024-10-03T00:08:00Z">
        <w:r w:rsidRPr="005F1E8D" w:rsidDel="00EE37C2">
          <w:rPr>
            <w:iCs/>
          </w:rPr>
          <w:delText>a</w:delText>
        </w:r>
      </w:del>
      <w:r w:rsidRPr="005F1E8D">
        <w:rPr>
          <w:iCs/>
        </w:rPr>
        <w:t xml:space="preserve">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del w:id="13" w:author="Bridget Maher" w:date="2024-10-07T13:53:00Z" w16du:dateUtc="2024-10-07T20:53:00Z">
        <w:r w:rsidR="003C6B73" w:rsidRPr="003C6B73">
          <w:delText>Consumer-mediated nutrient dynamics</w:delText>
        </w:r>
        <w:r w:rsidR="00B527B0">
          <w:delText xml:space="preserve"> could therefore</w:delText>
        </w:r>
      </w:del>
      <w:ins w:id="14" w:author="Bridget Maher" w:date="2024-10-07T13:53:00Z" w16du:dateUtc="2024-10-07T20:53:00Z">
        <w:r w:rsidR="004B5592">
          <w:t xml:space="preserve">Therefore, </w:t>
        </w:r>
      </w:ins>
      <w:ins w:id="15" w:author="Bridget Maher" w:date="2024-10-13T11:40:00Z" w16du:dateUtc="2024-10-13T18:40:00Z">
        <w:r w:rsidR="00DD00A1">
          <w:t>c</w:t>
        </w:r>
      </w:ins>
      <w:ins w:id="16" w:author="Bridget Maher" w:date="2024-10-07T13:53:00Z" w16du:dateUtc="2024-10-07T20:53:00Z">
        <w:r w:rsidR="004B5592">
          <w:t>onsumer-mediated nutrient dynamics could</w:t>
        </w:r>
      </w:ins>
      <w:r w:rsidR="00B527B0">
        <w:t xml:space="preserve"> drive spatial variation in primary productivity at a range of scale</w:t>
      </w:r>
      <w:r w:rsidR="001E1BD6">
        <w:t>s</w:t>
      </w:r>
      <w:r w:rsidR="00B527B0">
        <w:t xml:space="preserve"> in a way </w:t>
      </w:r>
      <w:del w:id="17" w:author="Bridget Maher" w:date="2024-10-07T13:53:00Z" w16du:dateUtc="2024-10-07T20:53:00Z">
        <w:r w:rsidR="00B527B0">
          <w:delText xml:space="preserve">that was </w:delText>
        </w:r>
      </w:del>
      <w:r w:rsidR="00B527B0">
        <w:t xml:space="preserve">previously thought </w:t>
      </w:r>
      <w:commentRangeStart w:id="18"/>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18"/>
      <w:r w:rsidR="00B94A0D">
        <w:rPr>
          <w:rStyle w:val="CommentReference"/>
        </w:rPr>
        <w:commentReference w:id="18"/>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46A62405"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 under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now </w:t>
      </w:r>
      <w:r w:rsidR="00F33E40" w:rsidRPr="00C936FC">
        <w:rPr>
          <w:color w:val="000000"/>
          <w:highlight w:val="yellow"/>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19"/>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19"/>
      <w:r w:rsidR="003D1191">
        <w:rPr>
          <w:rStyle w:val="CommentReference"/>
        </w:rPr>
        <w:commentReference w:id="19"/>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C40F8D">
        <w:rPr>
          <w:color w:val="000000"/>
        </w:rPr>
        <w:t>,</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3F810089"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 xml:space="preserve">(Layman et al., </w:t>
      </w:r>
      <w:r w:rsidR="00761A9D" w:rsidRPr="005F1E8D">
        <w:rPr>
          <w:noProof/>
          <w:color w:val="000000"/>
        </w:rPr>
        <w:lastRenderedPageBreak/>
        <w:t>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39569836"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20"/>
      <w:r w:rsidR="00E53B33" w:rsidRPr="00E53B33">
        <w:rPr>
          <w:color w:val="000000"/>
        </w:rPr>
        <w:t>For example</w:t>
      </w:r>
      <w:commentRangeEnd w:id="20"/>
      <w:r w:rsidR="001D5081">
        <w:rPr>
          <w:rStyle w:val="CommentReference"/>
        </w:rPr>
        <w:commentReference w:id="20"/>
      </w:r>
      <w:r w:rsidR="00E53B33" w:rsidRPr="00E53B33">
        <w:rPr>
          <w:color w:val="000000"/>
        </w:rPr>
        <w:t>,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mussel</w:t>
      </w:r>
      <w:r w:rsidR="00DD00A1">
        <w:rPr>
          <w:color w:val="000000"/>
        </w:rPr>
        <w:t xml:space="preserve"> beds</w:t>
      </w:r>
      <w:r w:rsidR="00E53B33" w:rsidRPr="00E53B33">
        <w:rPr>
          <w:color w:val="000000"/>
        </w:rPr>
        <w:t xml:space="preserve">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 xml:space="preserve">scales by </w:t>
      </w:r>
      <w:r w:rsidR="00E53B33" w:rsidRPr="00E53B33">
        <w:rPr>
          <w:color w:val="000000"/>
        </w:rPr>
        <w:lastRenderedPageBreak/>
        <w:t xml:space="preserve">increasing the concentration of </w:t>
      </w:r>
      <w:r w:rsidR="008319DF" w:rsidRPr="00E53B33">
        <w:rPr>
          <w:color w:val="000000"/>
        </w:rPr>
        <w:t>nitrogen</w:t>
      </w:r>
      <w:r w:rsidR="00E53B33" w:rsidRPr="00E53B33">
        <w:rPr>
          <w:color w:val="000000"/>
        </w:rPr>
        <w:t xml:space="preserve">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w:t>
      </w:r>
      <w:r w:rsidR="008319DF">
        <w:rPr>
          <w:color w:val="000000"/>
        </w:rPr>
        <w:t>nitrogen</w:t>
      </w:r>
      <w:r w:rsidR="008319DF" w:rsidRPr="005F1E8D">
        <w:rPr>
          <w:color w:val="000000"/>
        </w:rPr>
        <w:t xml:space="preserve"> </w:t>
      </w:r>
      <w:r w:rsidR="00FA0E9B" w:rsidRPr="005F1E8D">
        <w:rPr>
          <w:color w:val="000000"/>
        </w:rPr>
        <w:t xml:space="preserve">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3A82215B" w:rsidR="00D57AB2" w:rsidRPr="005F1E8D" w:rsidRDefault="00FF6111" w:rsidP="00FF6111">
      <w:pPr>
        <w:pBdr>
          <w:top w:val="nil"/>
          <w:left w:val="nil"/>
          <w:bottom w:val="nil"/>
          <w:right w:val="nil"/>
          <w:between w:val="nil"/>
        </w:pBdr>
        <w:spacing w:line="480" w:lineRule="auto"/>
        <w:ind w:firstLine="720"/>
        <w:rPr>
          <w:color w:val="000000"/>
        </w:rPr>
      </w:pPr>
      <w:r>
        <w:rPr>
          <w:color w:val="000000"/>
        </w:rPr>
        <w:t>Shallow subtidal rocky reefs and kelp forests are two</w:t>
      </w:r>
      <w:r w:rsidR="00F50DBA">
        <w:rPr>
          <w:color w:val="000000"/>
        </w:rPr>
        <w:t xml:space="preserve"> </w:t>
      </w:r>
      <w:r>
        <w:rPr>
          <w:color w:val="000000"/>
        </w:rPr>
        <w:t xml:space="preserve">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commentRangeStart w:id="21"/>
      <w:r w:rsidR="00A36A0B" w:rsidRPr="005F1E8D">
        <w:rPr>
          <w:color w:val="000000"/>
        </w:rPr>
        <w:t>.</w:t>
      </w:r>
      <w:r w:rsidR="00481673" w:rsidRPr="005F1E8D">
        <w:rPr>
          <w:color w:val="000000"/>
        </w:rPr>
        <w:t xml:space="preserve"> </w:t>
      </w:r>
      <w:commentRangeEnd w:id="21"/>
      <w:r w:rsidR="004F21D6">
        <w:rPr>
          <w:rStyle w:val="CommentReference"/>
        </w:rPr>
        <w:commentReference w:id="21"/>
      </w:r>
      <w:del w:id="22" w:author="Jasmin Schuster" w:date="2024-10-19T16:05:00Z" w16du:dateUtc="2024-10-19T23:05:00Z">
        <w:r w:rsidR="00E53B33" w:rsidRPr="00E53B33" w:rsidDel="004F21D6">
          <w:rPr>
            <w:color w:val="000000"/>
          </w:rPr>
          <w:delText xml:space="preserve">The </w:delText>
        </w:r>
      </w:del>
      <w:ins w:id="23" w:author="Jasmin Schuster" w:date="2024-10-19T16:05:00Z" w16du:dateUtc="2024-10-19T23:05:00Z">
        <w:del w:id="24" w:author="Jasmin Schuster" w:date="2024-10-19T16:01:00Z" w16du:dateUtc="2024-10-19T23:01:00Z">
          <w:r w:rsidR="004F21D6" w:rsidRPr="005F1E8D" w:rsidDel="004F21D6">
            <w:rPr>
              <w:color w:val="000000"/>
            </w:rPr>
            <w:delText>These animals excrete metabolic waste in the form of ammonium (NH</w:delText>
          </w:r>
          <w:r w:rsidR="004F21D6" w:rsidRPr="005F1E8D" w:rsidDel="004F21D6">
            <w:rPr>
              <w:rFonts w:ascii="Cambria Math" w:hAnsi="Cambria Math" w:cs="Cambria Math"/>
              <w:color w:val="000000"/>
            </w:rPr>
            <w:delText>₄⁺</w:delText>
          </w:r>
          <w:r w:rsidR="004F21D6" w:rsidRPr="005F1E8D" w:rsidDel="004F21D6">
            <w:rPr>
              <w:color w:val="000000"/>
            </w:rPr>
            <w:delText xml:space="preserve">), which is preferentially taken up by primary producers over other forms of nitrogen like nitrate and nitrite </w:delText>
          </w:r>
          <w:r w:rsidR="004F21D6" w:rsidRPr="005F1E8D" w:rsidDel="004F21D6">
            <w:rPr>
              <w:color w:val="000000"/>
            </w:rPr>
            <w:fldChar w:fldCharType="begin"/>
          </w:r>
          <w:r w:rsidR="004F21D6" w:rsidRPr="005F1E8D" w:rsidDel="004F21D6">
            <w:rPr>
              <w:color w:val="000000"/>
            </w:rPr>
            <w:del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delInstrText>
          </w:r>
          <w:r w:rsidR="004F21D6" w:rsidRPr="005F1E8D" w:rsidDel="004F21D6">
            <w:rPr>
              <w:color w:val="000000"/>
            </w:rPr>
            <w:fldChar w:fldCharType="separate"/>
          </w:r>
          <w:r w:rsidR="004F21D6" w:rsidRPr="005F1E8D" w:rsidDel="004F21D6">
            <w:rPr>
              <w:noProof/>
              <w:color w:val="000000"/>
            </w:rPr>
            <w:delText>(Lobban and Harrison, 1994; Phillips and Hurd, 2004)</w:delText>
          </w:r>
          <w:r w:rsidR="004F21D6" w:rsidRPr="005F1E8D" w:rsidDel="004F21D6">
            <w:rPr>
              <w:color w:val="000000"/>
            </w:rPr>
            <w:fldChar w:fldCharType="end"/>
          </w:r>
        </w:del>
      </w:ins>
      <w:ins w:id="25" w:author="Jasmin Schuster" w:date="2024-10-19T16:06:00Z" w16du:dateUtc="2024-10-19T23:06:00Z">
        <w:r w:rsidR="004F21D6">
          <w:rPr>
            <w:color w:val="000000"/>
          </w:rPr>
          <w:t>Heightened ammonia excretion from the</w:t>
        </w:r>
      </w:ins>
      <w:del w:id="26" w:author="Jasmin Schuster" w:date="2024-10-21T08:19:00Z" w16du:dateUtc="2024-10-21T15:19:00Z">
        <w:r w:rsidR="00E53B33" w:rsidRPr="00E53B33">
          <w:rPr>
            <w:color w:val="000000"/>
          </w:rPr>
          <w:delText>The</w:delText>
        </w:r>
      </w:del>
      <w:ins w:id="27" w:author="Jasmin Schuster" w:date="2024-10-19T16:05:00Z" w16du:dateUtc="2024-10-19T23:05:00Z">
        <w:r w:rsidR="00E53B33" w:rsidRPr="00E53B33">
          <w:rPr>
            <w:color w:val="000000"/>
          </w:rPr>
          <w:t xml:space="preserve"> </w:t>
        </w:r>
      </w:ins>
      <w:r w:rsidR="00752F86">
        <w:rPr>
          <w:color w:val="000000"/>
        </w:rPr>
        <w:t>high</w:t>
      </w:r>
      <w:r w:rsidR="00752F86" w:rsidRPr="00E53B33">
        <w:rPr>
          <w:color w:val="000000"/>
        </w:rPr>
        <w:t xml:space="preserve"> </w:t>
      </w:r>
      <w:r w:rsidR="00E53B33" w:rsidRPr="00E53B33">
        <w:rPr>
          <w:color w:val="000000"/>
        </w:rPr>
        <w:t xml:space="preserve">biomass and biodiversity </w:t>
      </w:r>
      <w:del w:id="28" w:author="Bridget Maher" w:date="2024-10-13T11:57:00Z" w16du:dateUtc="2024-10-13T18:57:00Z">
        <w:r w:rsidR="00752F86">
          <w:rPr>
            <w:color w:val="000000"/>
          </w:rPr>
          <w:delText>found</w:delText>
        </w:r>
        <w:r w:rsidR="00E53B33" w:rsidRPr="00E53B33">
          <w:rPr>
            <w:color w:val="000000"/>
          </w:rPr>
          <w:delText xml:space="preserve"> with</w:delText>
        </w:r>
      </w:del>
      <w:r w:rsidR="00E53B33" w:rsidRPr="00E53B33">
        <w:rPr>
          <w:color w:val="000000"/>
        </w:rPr>
        <w:t xml:space="preserve">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ins w:id="29" w:author="Jasmin Schuster" w:date="2024-10-19T16:09:00Z" w16du:dateUtc="2024-10-19T23:09:00Z">
        <w:r w:rsidR="004F21D6">
          <w:rPr>
            <w:color w:val="000000"/>
          </w:rPr>
          <w:t xml:space="preserve"> </w:t>
        </w:r>
        <w:commentRangeStart w:id="30"/>
        <w:r w:rsidR="004F21D6">
          <w:rPr>
            <w:color w:val="000000"/>
          </w:rPr>
          <w:t>(in the form of nitrate or ammonium)</w:t>
        </w:r>
      </w:ins>
      <w:ins w:id="31" w:author="Jasmin Schuster" w:date="2024-10-21T08:19:00Z" w16du:dateUtc="2024-10-21T15:19:00Z">
        <w:r w:rsidR="008B1EB6" w:rsidRPr="005F1E8D">
          <w:rPr>
            <w:color w:val="000000"/>
          </w:rPr>
          <w:t xml:space="preserve">, </w:t>
        </w:r>
        <w:commentRangeEnd w:id="30"/>
        <w:r w:rsidR="004F21D6">
          <w:rPr>
            <w:rStyle w:val="CommentReference"/>
          </w:rPr>
          <w:commentReference w:id="30"/>
        </w:r>
      </w:ins>
      <w:del w:id="32" w:author="Jasmin Schuster" w:date="2024-10-21T08:19:00Z" w16du:dateUtc="2024-10-21T15:19:00Z">
        <w:r w:rsidR="008B1EB6" w:rsidRPr="005F1E8D">
          <w:rPr>
            <w:color w:val="000000"/>
          </w:rPr>
          <w:delText xml:space="preserve">, </w:delText>
        </w:r>
      </w:del>
      <w:r w:rsidR="008B1EB6" w:rsidRPr="005F1E8D">
        <w:rPr>
          <w:color w:val="000000"/>
        </w:rPr>
        <w:t>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4E07FF29"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r w:rsidR="006214D6">
        <w:rPr>
          <w:color w:val="000000"/>
        </w:rPr>
        <w:lastRenderedPageBreak/>
        <w:t>We</w:t>
      </w:r>
      <w:r w:rsidR="00A226B8">
        <w:rPr>
          <w:color w:val="000000"/>
        </w:rPr>
        <w:t xml:space="preserve"> hypothesized</w:t>
      </w:r>
      <w:r w:rsidR="006214D6">
        <w:rPr>
          <w:color w:val="000000"/>
        </w:rPr>
        <w:t xml:space="preserve"> that animal-regenerated nutrients could contribute to variability in resource availability across multiple scales. </w:t>
      </w:r>
      <w:commentRangeStart w:id="33"/>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 xml:space="preserve">variation in animal abundance among sites. </w:t>
      </w:r>
      <w:commentRangeEnd w:id="33"/>
      <w:r w:rsidR="00807C51">
        <w:rPr>
          <w:rStyle w:val="CommentReference"/>
        </w:rPr>
        <w:commentReference w:id="33"/>
      </w:r>
      <w:r w:rsidR="002624C3">
        <w:rPr>
          <w:color w:val="000000"/>
        </w:rPr>
        <w:t>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ins w:id="34" w:author="Bridget Maher" w:date="2024-10-13T12:02:00Z" w16du:dateUtc="2024-10-13T19:02:00Z">
        <w:r w:rsidR="00255188">
          <w:rPr>
            <w:color w:val="000000"/>
            <w:highlight w:val="green"/>
          </w:rPr>
          <w:t xml:space="preserve"> </w:t>
        </w:r>
      </w:ins>
      <w:r w:rsidR="00E65785" w:rsidRPr="00E65785">
        <w:rPr>
          <w:color w:val="000000"/>
          <w:highlight w:val="green"/>
        </w:rPr>
        <w:t>b,</w:t>
      </w:r>
      <w:ins w:id="35" w:author="Bridget Maher" w:date="2024-10-13T12:02:00Z" w16du:dateUtc="2024-10-13T19:02:00Z">
        <w:r w:rsidR="00255188">
          <w:rPr>
            <w:color w:val="000000"/>
            <w:highlight w:val="green"/>
          </w:rPr>
          <w:t xml:space="preserve"> </w:t>
        </w:r>
      </w:ins>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commentRangeStart w:id="36"/>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7A65BF">
        <w:rPr>
          <w:color w:val="000000"/>
        </w:rPr>
        <w:t xml:space="preserve">from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commentRangeEnd w:id="36"/>
      <w:r w:rsidR="0056137A">
        <w:rPr>
          <w:rStyle w:val="CommentReference"/>
        </w:rPr>
        <w:commentReference w:id="36"/>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758E9478"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document large-scale patterns of kelp response to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lastRenderedPageBreak/>
        <w:t>18 families</w:t>
      </w:r>
      <w:ins w:id="37" w:author="Bridget Maher" w:date="2024-10-07T14:21:00Z" w16du:dateUtc="2024-10-07T21:21:00Z">
        <w:r w:rsidR="003678EE">
          <w:t>,</w:t>
        </w:r>
      </w:ins>
      <w:r w:rsidR="00486C53">
        <w:t xml:space="preserve">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t>
      </w:r>
      <w:r w:rsidR="00CB4FFE">
        <w:t xml:space="preserve">which </w:t>
      </w:r>
      <w:r w:rsidR="009C7DB9">
        <w:t>comprise</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420BBC0D"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w:t>
      </w:r>
      <w:r w:rsidR="00E83DAB">
        <w:t>mid-</w:t>
      </w:r>
      <w:r w:rsidR="0067503F" w:rsidRPr="0067503F">
        <w:t xml:space="preserve">May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ED5552" w:rsidRPr="005F1E8D">
        <w:t xml:space="preserve">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5615F76A"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lastRenderedPageBreak/>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38"/>
      <w:commentRangeStart w:id="39"/>
      <w:r w:rsidR="007268C2" w:rsidRPr="005F1E8D">
        <w:rPr>
          <w:color w:val="000000"/>
        </w:rPr>
        <w:t xml:space="preserve">Lim </w:t>
      </w:r>
      <w:proofErr w:type="spellStart"/>
      <w:r w:rsidR="007268C2" w:rsidRPr="005F1E8D">
        <w:rPr>
          <w:color w:val="000000"/>
        </w:rPr>
        <w:t>unpubl</w:t>
      </w:r>
      <w:commentRangeEnd w:id="38"/>
      <w:proofErr w:type="spellEnd"/>
      <w:r w:rsidR="006214D6">
        <w:rPr>
          <w:color w:val="000000"/>
        </w:rPr>
        <w:t>.</w:t>
      </w:r>
      <w:r w:rsidR="001D7BE9">
        <w:rPr>
          <w:rStyle w:val="CommentReference"/>
        </w:rPr>
        <w:commentReference w:id="38"/>
      </w:r>
      <w:commentRangeEnd w:id="39"/>
      <w:r w:rsidR="0067503F">
        <w:rPr>
          <w:rStyle w:val="CommentReference"/>
        </w:rPr>
        <w:commentReference w:id="39"/>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0202C484"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commentRangeStart w:id="40"/>
      <w:r w:rsidR="001F79DB" w:rsidRPr="005F1E8D">
        <w:t>giant kelp</w:t>
      </w:r>
      <w:r w:rsidR="0067503F">
        <w:t xml:space="preserve"> </w:t>
      </w:r>
      <w:r w:rsidR="009E35D0" w:rsidRPr="005F1E8D">
        <w:t>or</w:t>
      </w:r>
      <w:r w:rsidR="001F79DB" w:rsidRPr="005F1E8D">
        <w:t xml:space="preserve"> bull kelp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40"/>
      <w:r w:rsidR="009C7DB9">
        <w:rPr>
          <w:rStyle w:val="CommentReference"/>
        </w:rPr>
        <w:commentReference w:id="40"/>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apical </w:t>
      </w:r>
      <w:r w:rsidR="001F79DB" w:rsidRPr="005F1E8D">
        <w:lastRenderedPageBreak/>
        <w:t xml:space="preserve">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41"/>
      <w:r w:rsidR="0011523B" w:rsidRPr="005F1E8D">
        <w:t xml:space="preserve">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41"/>
      <w:r w:rsidR="004F21D6">
        <w:rPr>
          <w:rStyle w:val="CommentReference"/>
        </w:rPr>
        <w:commentReference w:id="41"/>
      </w:r>
      <w:r w:rsidR="004F5624" w:rsidRPr="005F1E8D">
        <w:t>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42"/>
      <w:r w:rsidR="003F63B3" w:rsidRPr="003F63B3">
        <w:t>Garmin GPS</w:t>
      </w:r>
      <w:commentRangeEnd w:id="42"/>
      <w:ins w:id="43" w:author="Bridget Maher" w:date="2024-10-18T13:43:00Z" w16du:dateUtc="2024-10-18T20:43:00Z">
        <w:r w:rsidR="00D14D33">
          <w:rPr>
            <w:rStyle w:val="CommentReference"/>
          </w:rPr>
          <w:commentReference w:id="42"/>
        </w:r>
        <w:r w:rsidR="003F63B3">
          <w:t>,</w:t>
        </w:r>
      </w:ins>
      <w:ins w:id="44" w:author="Kiara Kattler" w:date="2024-10-03T08:59:00Z" w16du:dateUtc="2024-10-03T14:59:00Z">
        <w:r w:rsidR="00966E65">
          <w:t xml:space="preserve"> (model number?)</w:t>
        </w:r>
      </w:ins>
      <w:ins w:id="45" w:author="Kiara Kattler" w:date="2024-10-18T13:43:00Z" w16du:dateUtc="2024-10-18T20:43:00Z">
        <w:r w:rsidR="003F63B3">
          <w:t>,</w:t>
        </w:r>
      </w:ins>
      <w:r w:rsidR="003F63B3">
        <w:t xml:space="preserve"> which we used to calculate total forest biomass (kg).</w:t>
      </w:r>
    </w:p>
    <w:p w14:paraId="50BA9561" w14:textId="315BD025"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46"/>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46"/>
      <w:r w:rsidR="003E3578">
        <w:rPr>
          <w:rStyle w:val="CommentReference"/>
        </w:rPr>
        <w:commentReference w:id="46"/>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5539C70A" w:rsidR="00F37657" w:rsidRDefault="005B26B9" w:rsidP="00EB3BC7">
      <w:pPr>
        <w:spacing w:line="480" w:lineRule="auto"/>
        <w:rPr>
          <w:color w:val="000000"/>
        </w:rPr>
      </w:pPr>
      <w:commentRangeStart w:id="47"/>
      <w:r w:rsidRPr="005F1E8D">
        <w:lastRenderedPageBreak/>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t>at Scott’s Bay (48°50'05.2"N</w:t>
      </w:r>
      <w:r w:rsidR="00AA20C8">
        <w:t>,</w:t>
      </w:r>
      <w:r w:rsidR="00FE017D" w:rsidRPr="005F1E8D">
        <w:t xml:space="preserve"> 125°08'49.3"W)</w:t>
      </w:r>
      <w:r w:rsidR="000C156B">
        <w:t xml:space="preserve">, a wide, exposed bay that opens </w:t>
      </w:r>
      <w:del w:id="48" w:author="Jasmin Schuster" w:date="2024-10-19T16:23:00Z" w16du:dateUtc="2024-10-19T23:23:00Z">
        <w:r w:rsidR="000C156B">
          <w:delText xml:space="preserve">on </w:delText>
        </w:r>
      </w:del>
      <w:ins w:id="49" w:author="Jasmin Schuster" w:date="2024-10-19T16:23:00Z" w16du:dateUtc="2024-10-19T23:23:00Z">
        <w:r w:rsidR="004F21D6">
          <w:t xml:space="preserve">into? </w:t>
        </w:r>
      </w:ins>
      <w:r w:rsidR="000C156B">
        <w:t>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w:t>
      </w:r>
      <w:commentRangeStart w:id="50"/>
      <w:r w:rsidR="00C12458" w:rsidRPr="005F1E8D">
        <w:t xml:space="preserve"> We collected </w:t>
      </w:r>
      <w:ins w:id="51" w:author="Em Lim" w:date="2024-10-21T15:34:00Z" w16du:dateUtc="2024-10-21T22:34:00Z">
        <w:r w:rsidR="00CB4FFE">
          <w:t xml:space="preserve">adult </w:t>
        </w:r>
      </w:ins>
      <w:r w:rsidR="00C12458" w:rsidRPr="005F1E8D">
        <w:t>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w:t>
      </w:r>
      <w:commentRangeEnd w:id="50"/>
      <w:r w:rsidR="004F21D6">
        <w:rPr>
          <w:rStyle w:val="CommentReference"/>
        </w:rPr>
        <w:commentReference w:id="50"/>
      </w:r>
      <w:r w:rsidR="00AC1B8C" w:rsidRPr="005F1E8D">
        <w:t xml:space="preserve">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69A37F9F"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commentRangeStart w:id="52"/>
      <w:r w:rsidR="00BD384B" w:rsidRPr="005F1E8D">
        <w:rPr>
          <w:color w:val="000000"/>
        </w:rPr>
        <w:t>June 10 – 19, 2023</w:t>
      </w:r>
      <w:commentRangeEnd w:id="52"/>
      <w:r w:rsidR="000150BA">
        <w:rPr>
          <w:rStyle w:val="CommentReference"/>
        </w:rPr>
        <w:commentReference w:id="52"/>
      </w:r>
      <w:r w:rsidR="00BD384B" w:rsidRPr="005F1E8D">
        <w:rPr>
          <w:color w:val="000000"/>
        </w:rPr>
        <w:t xml:space="preserve">, and </w:t>
      </w:r>
      <w:r w:rsidR="00CF5454" w:rsidRPr="005F1E8D">
        <w:rPr>
          <w:color w:val="000000"/>
        </w:rPr>
        <w:t xml:space="preserve">we </w:t>
      </w:r>
      <w:r w:rsidR="00BD384B" w:rsidRPr="005F1E8D">
        <w:rPr>
          <w:color w:val="000000"/>
        </w:rPr>
        <w:t xml:space="preserve">replicated it </w:t>
      </w:r>
      <w:r w:rsidR="004F21D6">
        <w:rPr>
          <w:color w:val="000000"/>
        </w:rPr>
        <w:t xml:space="preserve">again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 xml:space="preserve">red rock crabs </w:t>
      </w:r>
      <w:commentRangeStart w:id="53"/>
      <w:r w:rsidRPr="005F1E8D">
        <w:t>(</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t>
      </w:r>
      <w:commentRangeEnd w:id="53"/>
      <w:r w:rsidR="004F21D6">
        <w:rPr>
          <w:rStyle w:val="CommentReference"/>
        </w:rPr>
        <w:commentReference w:id="53"/>
      </w:r>
      <w:r w:rsidR="007D6070" w:rsidRPr="005F1E8D">
        <w:rPr>
          <w:color w:val="000000"/>
        </w:rPr>
        <w:t xml:space="preserve">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w:t>
      </w:r>
      <w:ins w:id="54" w:author="Kiara Kattler" w:date="2024-10-03T09:05:00Z" w16du:dateUtc="2024-10-03T15:05:00Z">
        <w:r w:rsidR="00587911">
          <w:rPr>
            <w:color w:val="000000"/>
          </w:rPr>
          <w:t xml:space="preserve">with x </w:t>
        </w:r>
      </w:ins>
      <w:r w:rsidR="007D6070" w:rsidRPr="005F1E8D">
        <w:rPr>
          <w:color w:val="000000"/>
        </w:rPr>
        <w:t xml:space="preserve">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w:t>
      </w:r>
      <w:r w:rsidR="007D6070" w:rsidRPr="005F1E8D">
        <w:rPr>
          <w:color w:val="000000"/>
        </w:rPr>
        <w:lastRenderedPageBreak/>
        <w:t xml:space="preserve">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55"/>
      <w:r w:rsidR="007D6070" w:rsidRPr="005F1E8D">
        <w:rPr>
          <w:color w:val="000000"/>
        </w:rPr>
        <w:t>re-randomized the order of the cages along the line</w:t>
      </w:r>
      <w:commentRangeEnd w:id="55"/>
      <w:r w:rsidR="00F6133E">
        <w:rPr>
          <w:rStyle w:val="CommentReference"/>
        </w:rPr>
        <w:commentReference w:id="55"/>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commentRangeEnd w:id="47"/>
      <w:r w:rsidR="004F21D6">
        <w:rPr>
          <w:rStyle w:val="CommentReference"/>
        </w:rPr>
        <w:commentReference w:id="47"/>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84FFF2D" w:rsidR="001B79C7" w:rsidRDefault="00943023" w:rsidP="00EB3BC7">
      <w:pPr>
        <w:spacing w:line="480" w:lineRule="auto"/>
      </w:pPr>
      <w:r w:rsidRPr="005F1E8D">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commentRangeStart w:id="56"/>
      <w:r w:rsidR="00131A7C" w:rsidRPr="005F1E8D">
        <w:t>sunflower sea stars</w:t>
      </w:r>
      <w:commentRangeEnd w:id="56"/>
      <w:r w:rsidR="00C119E0">
        <w:rPr>
          <w:rStyle w:val="CommentReference"/>
        </w:rPr>
        <w:commentReference w:id="56"/>
      </w:r>
      <w:r w:rsidR="00131A7C" w:rsidRPr="005F1E8D">
        <w:t xml:space="preserve"> and </w:t>
      </w:r>
      <w:r w:rsidR="00131A7C" w:rsidRPr="005F1E8D">
        <w:lastRenderedPageBreak/>
        <w:t xml:space="preserve">economically important species (abalone and scallops) </w:t>
      </w:r>
      <w:r w:rsidR="00EE7580">
        <w:t xml:space="preserve">were </w:t>
      </w:r>
      <w:r w:rsidR="004F21D6">
        <w:t>sized</w:t>
      </w:r>
      <w:r w:rsidR="00EE7580">
        <w:t xml:space="preserve">, so </w:t>
      </w:r>
      <w:r w:rsidR="00131A7C" w:rsidRPr="005F1E8D">
        <w:t xml:space="preserve">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 xml:space="preserve">We used shell-free wet weight for species with large shells such as hermit crabs and snails. </w:t>
      </w:r>
      <w:r w:rsidR="00792779">
        <w:t xml:space="preserve">When biomass information was unavailable for a species, we used estimates from the closest relative or most </w:t>
      </w:r>
      <w:proofErr w:type="gramStart"/>
      <w:r w:rsidR="00792779">
        <w:t>similarly</w:t>
      </w:r>
      <w:r w:rsidR="00C119E0">
        <w:t>-</w:t>
      </w:r>
      <w:r w:rsidR="00792779">
        <w:t>sized</w:t>
      </w:r>
      <w:proofErr w:type="gramEnd"/>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C56A22">
        <w:rPr>
          <w:highlight w:val="yellow"/>
          <w:rPrChange w:id="57" w:author="Bridget Maher" w:date="2024-10-21T08:20:00Z" w16du:dateUtc="2024-10-21T15:20:00Z">
            <w:rPr/>
          </w:rPrChange>
        </w:rPr>
        <w:t xml:space="preserve">We calculated the tide exchange by computing the </w:t>
      </w:r>
      <w:r w:rsidR="00137407" w:rsidRPr="00C56A22">
        <w:rPr>
          <w:highlight w:val="yellow"/>
          <w:rPrChange w:id="58" w:author="Bridget Maher" w:date="2024-10-21T08:20:00Z" w16du:dateUtc="2024-10-21T15:20:00Z">
            <w:rPr/>
          </w:rPrChange>
        </w:rPr>
        <w:t xml:space="preserve">percent </w:t>
      </w:r>
      <w:r w:rsidRPr="00C56A22">
        <w:rPr>
          <w:highlight w:val="yellow"/>
          <w:rPrChange w:id="59" w:author="Bridget Maher" w:date="2024-10-21T08:20:00Z" w16du:dateUtc="2024-10-21T15:20:00Z">
            <w:rPr/>
          </w:rPrChange>
        </w:rPr>
        <w:t xml:space="preserve">change of the tide height every minute, </w:t>
      </w:r>
      <w:r w:rsidR="00131A7C" w:rsidRPr="00C56A22">
        <w:rPr>
          <w:highlight w:val="yellow"/>
          <w:rPrChange w:id="60" w:author="Bridget Maher" w:date="2024-10-21T08:20:00Z" w16du:dateUtc="2024-10-21T15:20:00Z">
            <w:rPr/>
          </w:rPrChange>
        </w:rPr>
        <w:t>averaged over the</w:t>
      </w:r>
      <w:r w:rsidRPr="00C56A22">
        <w:rPr>
          <w:highlight w:val="yellow"/>
          <w:rPrChange w:id="61" w:author="Bridget Maher" w:date="2024-10-21T08:20:00Z" w16du:dateUtc="2024-10-21T15:20:00Z">
            <w:rPr/>
          </w:rPrChange>
        </w:rPr>
        <w:t xml:space="preserve"> </w:t>
      </w:r>
      <w:r w:rsidR="00131A7C" w:rsidRPr="00C56A22">
        <w:rPr>
          <w:highlight w:val="yellow"/>
          <w:rPrChange w:id="62" w:author="Bridget Maher" w:date="2024-10-21T08:20:00Z" w16du:dateUtc="2024-10-21T15:20:00Z">
            <w:rPr/>
          </w:rPrChange>
        </w:rPr>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488C30DD"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 xml:space="preserve">as the response variable, and animal abundance, </w:t>
      </w:r>
      <w:commentRangeStart w:id="63"/>
      <w:r w:rsidRPr="005F1E8D">
        <w:t>tide exchange</w:t>
      </w:r>
      <w:commentRangeEnd w:id="63"/>
      <w:r w:rsidR="00B63962">
        <w:rPr>
          <w:rStyle w:val="CommentReference"/>
        </w:rPr>
        <w:commentReference w:id="63"/>
      </w:r>
      <w:r w:rsidRPr="005F1E8D">
        <w:t>,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 xml:space="preserve">We ran additional models considering the effect of only the most </w:t>
      </w:r>
      <w:r w:rsidR="00E85DC2">
        <w:lastRenderedPageBreak/>
        <w:t>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BAAD878"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e</w:t>
      </w:r>
      <w:r w:rsidR="00E85DC2">
        <w:t xml:space="preserve"> </w:t>
      </w:r>
      <w:r w:rsidR="00EC3A47">
        <w:t>then</w:t>
      </w:r>
      <w:r w:rsidR="00E85DC2">
        <w:t xml:space="preserve"> </w:t>
      </w:r>
      <w:r w:rsidR="00E85DC2">
        <w:t xml:space="preserve">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0FB590AA" w:rsidR="00E85DC2" w:rsidRPr="0026774C" w:rsidRDefault="00F6133E" w:rsidP="002F18B0">
      <w:pPr>
        <w:spacing w:line="480" w:lineRule="auto"/>
        <w:rPr>
          <w:color w:val="000000"/>
        </w:rPr>
      </w:pPr>
      <w:r>
        <w:t>We constructed separate linear models for each caging experiment t</w:t>
      </w:r>
      <w:r w:rsidR="00BD1992" w:rsidRPr="005F1E8D">
        <w:t>o</w:t>
      </w:r>
      <w:r w:rsidR="00BD1992" w:rsidRPr="005F1E8D">
        <w:t xml:space="preserve">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w:t>
      </w:r>
      <w:r w:rsidR="00D823F4" w:rsidRPr="005F1E8D">
        <w:lastRenderedPageBreak/>
        <w:t xml:space="preserve">mixed-effects model </w:t>
      </w:r>
      <w:r w:rsidR="00401383">
        <w:t>(</w:t>
      </w:r>
      <w:r w:rsidR="00401383">
        <w:t>GLMM</w:t>
      </w:r>
      <w:r w:rsidR="00401383">
        <w:t xml:space="preserve">)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w:t>
      </w:r>
      <w:r w:rsidR="0097669C">
        <w:t xml:space="preserve"> and</w:t>
      </w:r>
      <w:r w:rsidR="00D823F4" w:rsidRPr="005F1E8D">
        <w:t xml:space="preserve"> used a gamma distribution (link = ‘log’).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64"/>
      <w:proofErr w:type="spellStart"/>
      <w:r w:rsidR="0097669C">
        <w:t>unpubl</w:t>
      </w:r>
      <w:commentRangeEnd w:id="64"/>
      <w:proofErr w:type="spellEnd"/>
      <w:r w:rsidR="00364A75">
        <w:rPr>
          <w:rStyle w:val="CommentReference"/>
        </w:rPr>
        <w:commentReference w:id="64"/>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D01F9C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found evidence of</w:t>
      </w:r>
      <w:r w:rsidR="00C146F7" w:rsidRPr="005F1E8D">
        <w:t xml:space="preserve">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 xml:space="preserve">We also found a negative </w:t>
      </w:r>
      <w:r w:rsidR="00222A9E">
        <w:lastRenderedPageBreak/>
        <w:t>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0B2DF16"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albeit the signal strength varied across scales</w:t>
      </w:r>
      <w:r>
        <w:t>.</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t>
      </w:r>
      <w:r w:rsidR="00A5377F">
        <w:lastRenderedPageBreak/>
        <w:t xml:space="preserve">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A79A8FC"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14E55A7F" w:rsidR="00737B8A" w:rsidRDefault="00CF009F" w:rsidP="00683C48">
      <w:pPr>
        <w:spacing w:line="480" w:lineRule="auto"/>
      </w:pPr>
      <w:r>
        <w:lastRenderedPageBreak/>
        <w:t xml:space="preserve">We found evidence of kelp-mediated </w:t>
      </w:r>
      <w:r w:rsidR="00DA6701">
        <w:t>nutrient variation</w:t>
      </w:r>
      <w:r w:rsidR="009509EA">
        <w:t xml:space="preserve"> on a smaller scale (5 m) than previously established</w:t>
      </w:r>
      <w:r w:rsidR="00B50E76">
        <w:t>.</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nd around the forest</w:t>
      </w:r>
      <w:r w:rsidR="007C2BBA">
        <w:t xml:space="preserve"> and seemingly retained there</w:t>
      </w:r>
      <w:r w:rsidR="00387A6E" w:rsidRPr="00387A6E">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65"/>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65"/>
      <w:r w:rsidR="00DA6701">
        <w:rPr>
          <w:rStyle w:val="CommentReference"/>
        </w:rPr>
        <w:commentReference w:id="65"/>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66"/>
      <w:r w:rsidR="00EC06BA">
        <w:t xml:space="preserve">The surprising </w:t>
      </w:r>
      <w:r>
        <w:t xml:space="preserve">negative </w:t>
      </w:r>
      <w:r w:rsidRPr="005F1E8D">
        <w:t>∆</w:t>
      </w:r>
      <w:r>
        <w:t>NH₄⁺ at our no</w:t>
      </w:r>
      <w:r w:rsidR="00EC06BA">
        <w:t>-</w:t>
      </w:r>
      <w:r>
        <w:t xml:space="preserve">kelp control sites may </w:t>
      </w:r>
      <w:del w:id="67" w:author="Bridget Maher" w:date="2024-10-13T14:33:00Z" w16du:dateUtc="2024-10-13T21:33:00Z">
        <w:r>
          <w:delText xml:space="preserve">be </w:delText>
        </w:r>
        <w:r w:rsidR="00EC06BA">
          <w:delText>the</w:delText>
        </w:r>
        <w:r>
          <w:delText xml:space="preserve"> result of</w:delText>
        </w:r>
      </w:del>
      <w:ins w:id="68" w:author="Bridget Maher" w:date="2024-10-13T14:33:00Z" w16du:dateUtc="2024-10-13T21:33:00Z">
        <w:r w:rsidR="00DA6701">
          <w:t>result from</w:t>
        </w:r>
      </w:ins>
      <w:r>
        <w:t xml:space="preserve"> </w:t>
      </w:r>
      <w:r w:rsidR="00EC06BA">
        <w:t xml:space="preserve">“outside” samples at control sites being </w:t>
      </w:r>
      <w:r w:rsidR="00FE7DA5">
        <w:t xml:space="preserve">slightly </w:t>
      </w:r>
      <w:r w:rsidR="00EC06BA">
        <w:t xml:space="preserve">deeper </w:t>
      </w:r>
      <w:r w:rsidR="00EC06BA">
        <w:lastRenderedPageBreak/>
        <w:t>than the “inside” samples</w:t>
      </w:r>
      <w:del w:id="69" w:author="Bridget Maher" w:date="2024-10-13T14:34:00Z" w16du:dateUtc="2024-10-13T21:34:00Z">
        <w:r w:rsidR="00CC12B0">
          <w:delText>,</w:delText>
        </w:r>
      </w:del>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66"/>
      <w:r w:rsidR="004F21D6">
        <w:rPr>
          <w:rStyle w:val="CommentReference"/>
        </w:rPr>
        <w:commentReference w:id="66"/>
      </w:r>
      <w:r>
        <w:t xml:space="preserve"> trend that our </w:t>
      </w:r>
      <w:r w:rsidR="00CC12B0">
        <w:t xml:space="preserve">no-kelp sites seem to confirm, strengthens </w:t>
      </w:r>
      <w:commentRangeStart w:id="70"/>
      <w:r w:rsidR="00CC12B0">
        <w:t>our finding of higher ammonium concentrations within kelp forests than at their slightly deeper edges.</w:t>
      </w:r>
      <w:commentRangeEnd w:id="70"/>
      <w:r w:rsidR="004F21D6">
        <w:rPr>
          <w:rStyle w:val="CommentReference"/>
        </w:rPr>
        <w:commentReference w:id="70"/>
      </w:r>
    </w:p>
    <w:p w14:paraId="5ADD87CD" w14:textId="6E3163AC"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w:t>
      </w:r>
      <w:commentRangeStart w:id="71"/>
      <w:r w:rsidR="00327838">
        <w:t>In addition, the crab cages were constructed with only two mesh windows, in contrast to the fully meshed cages</w:t>
      </w:r>
      <w:r w:rsidR="00327838" w:rsidRPr="00327838">
        <w:t xml:space="preserve"> </w:t>
      </w:r>
      <w:r w:rsidR="00327838">
        <w:t>of sea cucumbers, which could have promoted nutrient retention in the former</w:t>
      </w:r>
      <w:commentRangeEnd w:id="71"/>
      <w:r w:rsidR="00915BE9">
        <w:rPr>
          <w:rStyle w:val="CommentReference"/>
        </w:rPr>
        <w:commentReference w:id="71"/>
      </w:r>
      <w:r w:rsidR="00327838">
        <w:t xml:space="preserve">. </w:t>
      </w:r>
    </w:p>
    <w:p w14:paraId="6A7105AB" w14:textId="3DC54C97" w:rsidR="00926BE5" w:rsidRDefault="00327838" w:rsidP="00327838">
      <w:pPr>
        <w:spacing w:line="480" w:lineRule="auto"/>
        <w:ind w:firstLine="720"/>
      </w:pPr>
      <w:r>
        <w:lastRenderedPageBreak/>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without mussels</w:t>
      </w:r>
      <w:r>
        <w:t xml:space="preserve">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6D25B8CC" w:rsidR="000D122E" w:rsidRDefault="005D293A" w:rsidP="00741F8A">
      <w:pPr>
        <w:spacing w:line="480" w:lineRule="auto"/>
      </w:pPr>
      <w:r>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17F846BF" w:rsidR="00906B6A" w:rsidRDefault="00741F8A" w:rsidP="00282591">
      <w:pPr>
        <w:spacing w:line="480" w:lineRule="auto"/>
      </w:pPr>
      <w:r>
        <w:lastRenderedPageBreak/>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w:t>
      </w:r>
      <w:r w:rsidR="00906B6A">
        <w:t xml:space="preserve">in NH₄⁺ </w:t>
      </w:r>
      <w:r w:rsidR="00906B6A">
        <w:t xml:space="preserve">from 1.3 </w:t>
      </w:r>
      <w:r w:rsidR="00906B6A">
        <w:t>–</w:t>
      </w:r>
      <w:r w:rsidR="00906B6A">
        <w:t xml:space="preserve"> 9x</w:t>
      </w:r>
      <w:r w:rsidR="00906B6A">
        <w:t xml:space="preserve">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29093913" w:rsidR="003E52B2" w:rsidRDefault="00906B6A" w:rsidP="003E52B2">
      <w:pPr>
        <w:spacing w:line="480" w:lineRule="auto"/>
        <w:ind w:firstLine="720"/>
      </w:pPr>
      <w:r>
        <w:t xml:space="preserve">The second </w:t>
      </w:r>
      <w:r w:rsidR="00C21487">
        <w:t xml:space="preserve">implication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lastRenderedPageBreak/>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Kayla Holloway</w:t>
      </w:r>
      <w:r w:rsidR="003F3DBB" w:rsidRPr="003F3DBB">
        <w:t xml:space="preserve"> </w:t>
      </w:r>
      <w:r w:rsidR="003F3DBB">
        <w:t xml:space="preserve">for their assistance with the crab cages. </w:t>
      </w:r>
      <w:r w:rsidR="00E94D69">
        <w:t xml:space="preserve">Hailey </w:t>
      </w:r>
      <w:r w:rsidR="00E94D69">
        <w:t>Davi</w:t>
      </w:r>
      <w:r w:rsidR="005613C5">
        <w:t>e</w:t>
      </w:r>
      <w:r w:rsidR="00E94D69">
        <w:t xml:space="preserve">s </w:t>
      </w:r>
      <w:r w:rsidR="00E94D69">
        <w:t xml:space="preserve">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41279D" w:rsidP="00C05A5A">
      <w:commentRangeStart w:id="72"/>
      <w:commentRangeStart w:id="73"/>
      <w:commentRangeEnd w:id="72"/>
      <w:r>
        <w:rPr>
          <w:rStyle w:val="CommentReference"/>
        </w:rPr>
        <w:lastRenderedPageBreak/>
        <w:commentReference w:id="72"/>
      </w:r>
      <w:commentRangeEnd w:id="73"/>
      <w:r w:rsidR="00532560">
        <w:rPr>
          <w:rStyle w:val="CommentReference"/>
        </w:rPr>
        <w:commentReference w:id="73"/>
      </w:r>
      <w:r w:rsidR="00E626B9">
        <w:rPr>
          <w:noProof/>
        </w:rPr>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7D3DB8F9" w:rsidR="005166D6" w:rsidRDefault="002E5563" w:rsidP="00E81946">
      <w:pPr>
        <w:rPr>
          <w:b/>
        </w:rPr>
      </w:pPr>
      <w:r>
        <w:rPr>
          <w:b/>
          <w:noProof/>
        </w:rPr>
        <w:drawing>
          <wp:inline distT="0" distB="0" distL="0" distR="0" wp14:anchorId="2AEBEAE9" wp14:editId="63C8EC63">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r>
        <w:t>e</w:t>
      </w:r>
      <w:r w:rsidR="0067279B">
        <w:t>.</w:t>
      </w:r>
      <w:r>
        <w:t>g</w:t>
      </w:r>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74"/>
      <w:r w:rsidRPr="00623DD8">
        <w:t>highest R</w:t>
      </w:r>
      <w:r w:rsidRPr="00623DD8">
        <w:rPr>
          <w:vertAlign w:val="superscript"/>
        </w:rPr>
        <w:t>2</w:t>
      </w:r>
      <w:r w:rsidRPr="00623DD8">
        <w:t xml:space="preserve"> values</w:t>
      </w:r>
      <w:commentRangeEnd w:id="74"/>
      <w:r w:rsidR="00F10A37">
        <w:rPr>
          <w:rStyle w:val="CommentReference"/>
        </w:rPr>
        <w:commentReference w:id="74"/>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75"/>
      <w:r w:rsidRPr="00263F14">
        <w:rPr>
          <w:b/>
        </w:rPr>
        <w:lastRenderedPageBreak/>
        <w:t>References</w:t>
      </w:r>
      <w:commentRangeEnd w:id="75"/>
      <w:r w:rsidR="00081881">
        <w:rPr>
          <w:rStyle w:val="CommentReference"/>
        </w:rPr>
        <w:commentReference w:id="75"/>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 xml:space="preserve">Druehl, L.D., Harrison, P.J., Lloyd, K.E., Thompson, P.A., 1989. Phenotypic variation in N uptake by </w:t>
      </w:r>
      <w:r w:rsidRPr="003F3DBB">
        <w:rPr>
          <w:i/>
        </w:rPr>
        <w:t>Laminaria groenlandica</w:t>
      </w:r>
      <w:r w:rsidRPr="007C5C1D">
        <w:t xml:space="preserve">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w:t>
      </w:r>
      <w:r w:rsidRPr="003F3DBB">
        <w:rPr>
          <w:i/>
        </w:rPr>
        <w:t>Carcinus maenas</w:t>
      </w:r>
      <w:r w:rsidRPr="007C5C1D">
        <w:t>)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 xml:space="preserve">Hurd, C.L., Durante, K.M., Harrison, P.J., 2000. Influence of bryozoan colonization on the physiology of the kelp </w:t>
      </w:r>
      <w:r w:rsidRPr="003F3DBB">
        <w:rPr>
          <w:i/>
        </w:rPr>
        <w:t>Macrocystis integrifolia</w:t>
      </w:r>
      <w:r w:rsidRPr="007C5C1D">
        <w:t xml:space="preserve">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 xml:space="preserve">Miller, R.J., Lafferty, K.D., Lamy, T., Kui, L., Rassweiler, A., Reed, D.C., 2018. Giant kelp, </w:t>
      </w:r>
      <w:r w:rsidRPr="003F3DBB">
        <w:rPr>
          <w:i/>
        </w:rPr>
        <w:t>Macrocystis pyrifera</w:t>
      </w:r>
      <w:r w:rsidRPr="007C5C1D">
        <w:t>,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 xml:space="preserve">Probyn, T.A., Chapman, A.R.O., 1983. Summer growth of </w:t>
      </w:r>
      <w:r w:rsidRPr="003F3DBB">
        <w:rPr>
          <w:i/>
        </w:rPr>
        <w:t>Chordaria flagelliformis</w:t>
      </w:r>
      <w:r w:rsidRPr="007C5C1D">
        <w:t xml:space="preserve">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w:t>
      </w:r>
      <w:r w:rsidRPr="003F3DBB">
        <w:rPr>
          <w:i/>
        </w:rPr>
        <w:t>Macrocystis pyrifera</w:t>
      </w:r>
      <w:r w:rsidRPr="007C5C1D">
        <w:t>)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 xml:space="preserve">Stewart, H., Fram, J., Reed, D., Williams, S., Brzezinski, M., MacIntyre, S., Gaylord, B., 2009. Differences in growth, morphology and tissue carbon and nitrogen of </w:t>
      </w:r>
      <w:r w:rsidRPr="003F3DBB">
        <w:rPr>
          <w:i/>
        </w:rPr>
        <w:t>Macrocystis pyrifera</w:t>
      </w:r>
      <w:r w:rsidRPr="007C5C1D">
        <w:t xml:space="preserve">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w:t>
      </w:r>
      <w:r w:rsidRPr="003F3DBB">
        <w:rPr>
          <w:i/>
        </w:rPr>
        <w:t>Mytilus edulis</w:t>
      </w:r>
      <w:r w:rsidRPr="007C5C1D">
        <w:t>) on eelgrass (</w:t>
      </w:r>
      <w:r w:rsidRPr="003F3DBB">
        <w:rPr>
          <w:i/>
        </w:rPr>
        <w:t>Zostera marina</w:t>
      </w:r>
      <w:r w:rsidRPr="007C5C1D">
        <w:t>)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2"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3"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5"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6" w:author="Kiara Kattler" w:date="2024-10-02T18:06:00Z" w:initials="KK">
    <w:p w14:paraId="4AF13865"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10" w:author="Bridget Maher" w:date="2024-10-07T13:55:00Z" w:initials="BM">
    <w:p w14:paraId="462FE6F9" w14:textId="77777777" w:rsidR="005E2687" w:rsidRDefault="005E2687" w:rsidP="005E2687">
      <w:r>
        <w:rPr>
          <w:rStyle w:val="CommentReference"/>
        </w:rPr>
        <w:annotationRef/>
      </w:r>
      <w:r>
        <w:rPr>
          <w:sz w:val="20"/>
          <w:szCs w:val="20"/>
        </w:rPr>
        <w:t>weekly? or quantifying the weak correlation?  suggested re write:</w:t>
      </w:r>
    </w:p>
    <w:p w14:paraId="36BCC1BD" w14:textId="77777777" w:rsidR="005E2687" w:rsidRDefault="005E2687" w:rsidP="005E2687">
      <w:r>
        <w:rPr>
          <w:sz w:val="20"/>
          <w:szCs w:val="20"/>
        </w:rPr>
        <w:t>“the difference that increased with tide exchange, kelp biomass and to a lesser degree animal biomass”</w:t>
      </w:r>
    </w:p>
    <w:p w14:paraId="47616908" w14:textId="77777777" w:rsidR="005E2687" w:rsidRDefault="005E2687" w:rsidP="005E2687"/>
  </w:comment>
  <w:comment w:id="18"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19" w:author="Jasmin Schuster" w:date="2024-10-19T15:44:00Z" w:initials="JS">
    <w:p w14:paraId="077420E5" w14:textId="77777777"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20"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21" w:author="Jasmin Schuster" w:date="2024-10-19T16:04:00Z" w:initials="JS">
    <w:p w14:paraId="5F6FC95B" w14:textId="77777777" w:rsidR="004F21D6" w:rsidRDefault="004F21D6" w:rsidP="004F21D6">
      <w:r>
        <w:rPr>
          <w:rStyle w:val="CommentReference"/>
        </w:rPr>
        <w:annotationRef/>
      </w:r>
      <w:r>
        <w:rPr>
          <w:color w:val="000000"/>
          <w:sz w:val="20"/>
          <w:szCs w:val="20"/>
        </w:rPr>
        <w:t xml:space="preserve">The detail about ammonium excretion kind of interrupts the flow of this paragraph, which is about kelp and rocky reef habitats (not the mechanics of the process), so I think it fits better above. </w:t>
      </w:r>
    </w:p>
  </w:comment>
  <w:comment w:id="30" w:author="Jasmin Schuster" w:date="2024-10-19T16:10:00Z" w:initials="JS">
    <w:p w14:paraId="5B187897" w14:textId="77777777" w:rsidR="004F21D6" w:rsidRDefault="004F21D6" w:rsidP="004F21D6">
      <w:r>
        <w:rPr>
          <w:rStyle w:val="CommentReference"/>
        </w:rPr>
        <w:annotationRef/>
      </w:r>
      <w:r>
        <w:rPr>
          <w:color w:val="000000"/>
          <w:sz w:val="20"/>
          <w:szCs w:val="20"/>
        </w:rPr>
        <w:t>Should cite this paper: https://pubmed.ncbi.nlm.nih.gov/38703050/</w:t>
      </w:r>
    </w:p>
  </w:comment>
  <w:comment w:id="33" w:author="Bridget Maher" w:date="2024-10-07T14:10:00Z" w:initials="BM">
    <w:p w14:paraId="47859CB6" w14:textId="77777777" w:rsidR="00255188" w:rsidRDefault="00807C51" w:rsidP="00255188">
      <w:r>
        <w:rPr>
          <w:rStyle w:val="CommentReference"/>
        </w:rPr>
        <w:annotationRef/>
      </w:r>
      <w:r w:rsidR="00255188">
        <w:rPr>
          <w:sz w:val="20"/>
          <w:szCs w:val="20"/>
        </w:rPr>
        <w:t>Suggestion but feel free to discard.</w:t>
      </w:r>
    </w:p>
    <w:p w14:paraId="6BD9DA1E" w14:textId="77777777" w:rsidR="00255188" w:rsidRDefault="00255188" w:rsidP="00255188"/>
    <w:p w14:paraId="7A57DDE9" w14:textId="77777777" w:rsidR="00255188" w:rsidRDefault="00255188" w:rsidP="00255188">
      <w:r>
        <w:rPr>
          <w:sz w:val="20"/>
          <w:szCs w:val="20"/>
        </w:rPr>
        <w:t>“We predicted that animal abundance correlated with detection levels of ammonium variation at the largest scale.”</w:t>
      </w:r>
    </w:p>
  </w:comment>
  <w:comment w:id="36" w:author="Kiara Kattler" w:date="2024-10-03T08:42:00Z" w:initials="KK">
    <w:p w14:paraId="086A43BB" w14:textId="77777777" w:rsidR="0056137A" w:rsidRDefault="0056137A" w:rsidP="0056137A">
      <w:r>
        <w:rPr>
          <w:rStyle w:val="CommentReference"/>
        </w:rPr>
        <w:annotationRef/>
      </w:r>
      <w:r>
        <w:rPr>
          <w:sz w:val="20"/>
          <w:szCs w:val="20"/>
        </w:rPr>
        <w:t>I feel like this contradicts a sentence in the first paragraph (“.. there is now substantial evidence that consumers also contribute to bottom-up effects”). Since this line highlights the literature gap but you already mentioned that there is evidence for bottom up impacts? (I could just see a reviewer pointing this out)</w:t>
      </w:r>
    </w:p>
  </w:comment>
  <w:comment w:id="38"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39"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40"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41" w:author="Jasmin Schuster" w:date="2024-10-19T16:19:00Z" w:initials="JS">
    <w:p w14:paraId="5417B0F8" w14:textId="77777777" w:rsidR="004F21D6" w:rsidRDefault="004F21D6" w:rsidP="004F21D6">
      <w:r>
        <w:rPr>
          <w:rStyle w:val="CommentReference"/>
        </w:rPr>
        <w:annotationRef/>
      </w:r>
      <w:r>
        <w:rPr>
          <w:color w:val="000000"/>
          <w:sz w:val="20"/>
          <w:szCs w:val="20"/>
        </w:rPr>
        <w:t>Ondine Pontier from Hakai just published a biomass formula for bull kelp too</w:t>
      </w:r>
    </w:p>
  </w:comment>
  <w:comment w:id="42"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46" w:author="Kiara Kattler" w:date="2024-10-03T09:00:00Z" w:initials="KK">
    <w:p w14:paraId="6E64B024" w14:textId="77777777" w:rsidR="003E3578" w:rsidRDefault="003E3578" w:rsidP="003E3578">
      <w:r>
        <w:rPr>
          <w:rStyle w:val="CommentReference"/>
        </w:rPr>
        <w:annotationRef/>
      </w:r>
      <w:r>
        <w:rPr>
          <w:sz w:val="20"/>
          <w:szCs w:val="20"/>
        </w:rPr>
        <w:t>Didnt we just use ziplocks?</w:t>
      </w:r>
    </w:p>
  </w:comment>
  <w:comment w:id="50" w:author="Jasmin Schuster" w:date="2024-10-19T16:25:00Z" w:initials="JS">
    <w:p w14:paraId="3E297022" w14:textId="77777777" w:rsidR="004F21D6" w:rsidRDefault="004F21D6" w:rsidP="004F21D6">
      <w:r>
        <w:rPr>
          <w:rStyle w:val="CommentReference"/>
        </w:rPr>
        <w:annotationRef/>
      </w:r>
      <w:r>
        <w:rPr>
          <w:color w:val="000000"/>
          <w:sz w:val="20"/>
          <w:szCs w:val="20"/>
        </w:rPr>
        <w:t>Reviewers will likely ask for a justification why you used this species</w:t>
      </w:r>
    </w:p>
  </w:comment>
  <w:comment w:id="52"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53" w:author="Jasmin Schuster" w:date="2024-10-19T16:25:00Z" w:initials="JS">
    <w:p w14:paraId="6A87AC88" w14:textId="77777777" w:rsidR="004F21D6" w:rsidRDefault="004F21D6" w:rsidP="004F21D6">
      <w:r>
        <w:rPr>
          <w:rStyle w:val="CommentReference"/>
        </w:rPr>
        <w:annotationRef/>
      </w:r>
      <w:r>
        <w:rPr>
          <w:color w:val="000000"/>
          <w:sz w:val="20"/>
          <w:szCs w:val="20"/>
        </w:rPr>
        <w:t>Same as above</w:t>
      </w:r>
    </w:p>
  </w:comment>
  <w:comment w:id="55"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47" w:author="Jasmin Schuster" w:date="2024-10-19T16:28:00Z" w:initials="JS">
    <w:p w14:paraId="27955BCC" w14:textId="77777777" w:rsidR="004F21D6" w:rsidRDefault="004F21D6" w:rsidP="004F21D6">
      <w:r>
        <w:rPr>
          <w:rStyle w:val="CommentReference"/>
        </w:rPr>
        <w:annotationRef/>
      </w:r>
      <w:r>
        <w:rPr>
          <w:color w:val="000000"/>
          <w:sz w:val="20"/>
          <w:szCs w:val="20"/>
        </w:rPr>
        <w:t>I feel like some explanation as to why you did 2 experiments with different species, slighty different design and 2 yrs apart would be helpful. Do they each have a separate goal? Or why were both needed?</w:t>
      </w:r>
    </w:p>
  </w:comment>
  <w:comment w:id="56" w:author="Microsoft Office User" w:date="2024-10-17T03:55:00Z" w:initials="MOU">
    <w:p w14:paraId="69F2B92A" w14:textId="6438B1E6" w:rsidR="00C119E0" w:rsidRDefault="00C119E0">
      <w:pPr>
        <w:pStyle w:val="CommentText"/>
      </w:pPr>
      <w:r>
        <w:rPr>
          <w:rStyle w:val="CommentReference"/>
        </w:rPr>
        <w:annotationRef/>
      </w:r>
      <w:r>
        <w:t>Scientific name?</w:t>
      </w:r>
    </w:p>
  </w:comment>
  <w:comment w:id="63" w:author="Kiara Kattler" w:date="2024-10-03T09:22:00Z" w:initials="KK">
    <w:p w14:paraId="6940026B" w14:textId="40C4C539" w:rsidR="001510C2" w:rsidRDefault="00B63962" w:rsidP="001510C2">
      <w:r>
        <w:rPr>
          <w:rStyle w:val="CommentReference"/>
        </w:rPr>
        <w:annotationRef/>
      </w:r>
      <w:r w:rsidR="001510C2">
        <w:rPr>
          <w:sz w:val="20"/>
          <w:szCs w:val="20"/>
        </w:rPr>
        <w:t>I don’t see any info on tide data collection, did you get flow from online? Or just categorize it</w:t>
      </w:r>
    </w:p>
  </w:comment>
  <w:comment w:id="64" w:author="Bridget Maher" w:date="2024-10-13T12:34:00Z" w:initials="BM">
    <w:p w14:paraId="2B4875E9" w14:textId="64222D9E"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65" w:author="Bridget Maher" w:date="2024-10-13T14:32:00Z" w:initials="BM">
    <w:p w14:paraId="5DD54B7E" w14:textId="58FF0AB1" w:rsidR="00DA6701" w:rsidRDefault="00DA6701" w:rsidP="00DA6701">
      <w:r>
        <w:rPr>
          <w:rStyle w:val="CommentReference"/>
        </w:rPr>
        <w:annotationRef/>
      </w:r>
      <w:r>
        <w:rPr>
          <w:sz w:val="20"/>
          <w:szCs w:val="20"/>
        </w:rPr>
        <w:t>is this compared to immediately outside the forest in this study?</w:t>
      </w:r>
    </w:p>
  </w:comment>
  <w:comment w:id="66" w:author="Jasmin Schuster" w:date="2024-10-19T16:48:00Z" w:initials="JS">
    <w:p w14:paraId="22C9828A" w14:textId="77777777"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70" w:author="Jasmin Schuster" w:date="2024-10-19T16:49:00Z" w:initials="JS">
    <w:p w14:paraId="51A051B8" w14:textId="77777777"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71" w:author="Emily Leedham" w:date="2024-10-14T17:55:00Z" w:initials="EL">
    <w:p w14:paraId="68BF8567" w14:textId="77777777" w:rsidR="00915BE9" w:rsidRDefault="00915BE9" w:rsidP="00915BE9">
      <w:pPr>
        <w:pStyle w:val="CommentText"/>
      </w:pPr>
      <w:r>
        <w:rPr>
          <w:rStyle w:val="CommentReference"/>
        </w:rPr>
        <w:annotationRef/>
      </w:r>
      <w:r>
        <w:t>Do you mean that the fully meshed cages for the cukes promoted nutrient retention? Cause then it would be the latter</w:t>
      </w:r>
    </w:p>
  </w:comment>
  <w:comment w:id="72"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73"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74"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75"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7879D65A" w15:done="0"/>
  <w15:commentEx w15:paraId="2C86342E" w15:done="0"/>
  <w15:commentEx w15:paraId="4AF13865" w15:done="0"/>
  <w15:commentEx w15:paraId="47616908" w15:done="0"/>
  <w15:commentEx w15:paraId="1D9F9C30" w15:done="0"/>
  <w15:commentEx w15:paraId="077420E5" w15:done="0"/>
  <w15:commentEx w15:paraId="05E45682" w15:done="0"/>
  <w15:commentEx w15:paraId="5F6FC95B" w15:done="0"/>
  <w15:commentEx w15:paraId="5B187897" w15:done="0"/>
  <w15:commentEx w15:paraId="7A57DDE9" w15:done="0"/>
  <w15:commentEx w15:paraId="086A43BB" w15:done="0"/>
  <w15:commentEx w15:paraId="005215D3" w15:done="0"/>
  <w15:commentEx w15:paraId="17D38A3B" w15:paraIdParent="005215D3" w15:done="0"/>
  <w15:commentEx w15:paraId="6D90AF28" w15:done="0"/>
  <w15:commentEx w15:paraId="5417B0F8" w15:done="0"/>
  <w15:commentEx w15:paraId="7D943D40" w15:done="0"/>
  <w15:commentEx w15:paraId="6E64B024" w15:done="0"/>
  <w15:commentEx w15:paraId="3E297022" w15:done="0"/>
  <w15:commentEx w15:paraId="41555B0F" w15:done="0"/>
  <w15:commentEx w15:paraId="6A87AC88" w15:done="0"/>
  <w15:commentEx w15:paraId="2C175C13" w15:done="0"/>
  <w15:commentEx w15:paraId="27955BCC" w15:done="0"/>
  <w15:commentEx w15:paraId="69F2B92A" w15:done="0"/>
  <w15:commentEx w15:paraId="6940026B" w15:done="0"/>
  <w15:commentEx w15:paraId="7242BCE6" w15:done="0"/>
  <w15:commentEx w15:paraId="5DD54B7E" w15:done="0"/>
  <w15:commentEx w15:paraId="296097FC" w15:done="0"/>
  <w15:commentEx w15:paraId="51A051B8" w15:done="0"/>
  <w15:commentEx w15:paraId="68BF8567" w15:done="0"/>
  <w15:commentEx w15:paraId="5A99A513" w15:done="0"/>
  <w15:commentEx w15:paraId="1F298D4A" w15:paraIdParent="5A99A513" w15:done="0"/>
  <w15:commentEx w15:paraId="57083FF1" w15:done="0"/>
  <w15:commentEx w15:paraId="48BAF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0F7A3961" w16cex:dateUtc="2024-10-03T00:02:00Z"/>
  <w16cex:commentExtensible w16cex:durableId="2EDC264E" w16cex:dateUtc="2024-10-19T22:38:00Z"/>
  <w16cex:commentExtensible w16cex:durableId="4E09FF8A" w16cex:dateUtc="2024-10-03T00:06:00Z"/>
  <w16cex:commentExtensible w16cex:durableId="2C81B63D" w16cex:dateUtc="2024-10-07T20:55:00Z"/>
  <w16cex:commentExtensible w16cex:durableId="6AD83E17" w16cex:dateUtc="2024-10-03T00:14:00Z"/>
  <w16cex:commentExtensible w16cex:durableId="769A04FF" w16cex:dateUtc="2024-10-19T22:44:00Z"/>
  <w16cex:commentExtensible w16cex:durableId="5CDF7571" w16cex:dateUtc="2024-10-03T14:31:00Z"/>
  <w16cex:commentExtensible w16cex:durableId="3F53800B" w16cex:dateUtc="2024-10-19T23:04:00Z"/>
  <w16cex:commentExtensible w16cex:durableId="5B93426D" w16cex:dateUtc="2024-10-19T23:10:00Z"/>
  <w16cex:commentExtensible w16cex:durableId="5105D79E" w16cex:dateUtc="2024-10-07T21:10:00Z"/>
  <w16cex:commentExtensible w16cex:durableId="05F9086C" w16cex:dateUtc="2024-10-03T14:42:00Z"/>
  <w16cex:commentExtensible w16cex:durableId="60760F53" w16cex:dateUtc="2024-03-22T15:46:00Z"/>
  <w16cex:commentExtensible w16cex:durableId="20D6D905" w16cex:dateUtc="2024-10-13T19:09:00Z"/>
  <w16cex:commentExtensible w16cex:durableId="77FC9FB1" w16cex:dateUtc="2024-10-19T23:19:00Z"/>
  <w16cex:commentExtensible w16cex:durableId="0BAA493B" w16cex:dateUtc="2024-10-13T19:14:00Z"/>
  <w16cex:commentExtensible w16cex:durableId="11164900" w16cex:dateUtc="2024-10-03T15:00:00Z"/>
  <w16cex:commentExtensible w16cex:durableId="5F352F2B" w16cex:dateUtc="2024-10-19T23:25:00Z"/>
  <w16cex:commentExtensible w16cex:durableId="2F511C4B" w16cex:dateUtc="2024-10-03T15:50:00Z"/>
  <w16cex:commentExtensible w16cex:durableId="6F42D479" w16cex:dateUtc="2024-10-19T23:25:00Z"/>
  <w16cex:commentExtensible w16cex:durableId="2484811A" w16cex:dateUtc="2024-10-13T19:26:00Z"/>
  <w16cex:commentExtensible w16cex:durableId="53C76061" w16cex:dateUtc="2024-10-19T23:28:00Z"/>
  <w16cex:commentExtensible w16cex:durableId="64DADCDB" w16cex:dateUtc="2024-10-03T15:22:00Z"/>
  <w16cex:commentExtensible w16cex:durableId="4C57E811" w16cex:dateUtc="2024-10-13T19:34:00Z"/>
  <w16cex:commentExtensible w16cex:durableId="35B9784B" w16cex:dateUtc="2024-10-13T21:32:00Z"/>
  <w16cex:commentExtensible w16cex:durableId="2C5EBD46" w16cex:dateUtc="2024-10-19T23:48:00Z"/>
  <w16cex:commentExtensible w16cex:durableId="7338E914" w16cex:dateUtc="2024-10-19T23:49:00Z"/>
  <w16cex:commentExtensible w16cex:durableId="6FA567B3" w16cex:dateUtc="2024-10-14T04:55:00Z"/>
  <w16cex:commentExtensible w16cex:durableId="459C4B33" w16cex:dateUtc="2024-07-05T19:37:00Z"/>
  <w16cex:commentExtensible w16cex:durableId="18982704" w16cex:dateUtc="2024-07-16T21:14: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7879D65A" w16cid:durableId="0F7A3961"/>
  <w16cid:commentId w16cid:paraId="2C86342E" w16cid:durableId="2EDC264E"/>
  <w16cid:commentId w16cid:paraId="4AF13865" w16cid:durableId="4E09FF8A"/>
  <w16cid:commentId w16cid:paraId="47616908" w16cid:durableId="2C81B63D"/>
  <w16cid:commentId w16cid:paraId="1D9F9C30" w16cid:durableId="6AD83E17"/>
  <w16cid:commentId w16cid:paraId="077420E5" w16cid:durableId="769A04FF"/>
  <w16cid:commentId w16cid:paraId="05E45682" w16cid:durableId="5CDF7571"/>
  <w16cid:commentId w16cid:paraId="5F6FC95B" w16cid:durableId="3F53800B"/>
  <w16cid:commentId w16cid:paraId="5B187897" w16cid:durableId="5B93426D"/>
  <w16cid:commentId w16cid:paraId="7A57DDE9" w16cid:durableId="5105D79E"/>
  <w16cid:commentId w16cid:paraId="086A43BB" w16cid:durableId="05F9086C"/>
  <w16cid:commentId w16cid:paraId="005215D3" w16cid:durableId="60760F53"/>
  <w16cid:commentId w16cid:paraId="17D38A3B" w16cid:durableId="29AD30AD"/>
  <w16cid:commentId w16cid:paraId="6D90AF28" w16cid:durableId="20D6D905"/>
  <w16cid:commentId w16cid:paraId="5417B0F8" w16cid:durableId="77FC9FB1"/>
  <w16cid:commentId w16cid:paraId="7D943D40" w16cid:durableId="0BAA493B"/>
  <w16cid:commentId w16cid:paraId="6E64B024" w16cid:durableId="11164900"/>
  <w16cid:commentId w16cid:paraId="3E297022" w16cid:durableId="5F352F2B"/>
  <w16cid:commentId w16cid:paraId="41555B0F" w16cid:durableId="2F511C4B"/>
  <w16cid:commentId w16cid:paraId="6A87AC88" w16cid:durableId="6F42D479"/>
  <w16cid:commentId w16cid:paraId="2C175C13" w16cid:durableId="2484811A"/>
  <w16cid:commentId w16cid:paraId="27955BCC" w16cid:durableId="53C76061"/>
  <w16cid:commentId w16cid:paraId="69F2B92A" w16cid:durableId="2ABB094A"/>
  <w16cid:commentId w16cid:paraId="6940026B" w16cid:durableId="64DADCDB"/>
  <w16cid:commentId w16cid:paraId="7242BCE6" w16cid:durableId="4C57E811"/>
  <w16cid:commentId w16cid:paraId="5DD54B7E" w16cid:durableId="35B9784B"/>
  <w16cid:commentId w16cid:paraId="296097FC" w16cid:durableId="2C5EBD46"/>
  <w16cid:commentId w16cid:paraId="51A051B8" w16cid:durableId="7338E914"/>
  <w16cid:commentId w16cid:paraId="68BF8567" w16cid:durableId="6FA567B3"/>
  <w16cid:commentId w16cid:paraId="5A99A513" w16cid:durableId="459C4B33"/>
  <w16cid:commentId w16cid:paraId="1F298D4A" w16cid:durableId="18982704"/>
  <w16cid:commentId w16cid:paraId="57083FF1" w16cid:durableId="365853B9"/>
  <w16cid:commentId w16cid:paraId="48BAF201" w16cid:durableId="2ABC62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A7BCF0" w14:textId="77777777" w:rsidR="00645FB5" w:rsidRDefault="00645FB5" w:rsidP="009B4C2B">
      <w:r>
        <w:separator/>
      </w:r>
    </w:p>
  </w:endnote>
  <w:endnote w:type="continuationSeparator" w:id="0">
    <w:p w14:paraId="033F2E64" w14:textId="77777777" w:rsidR="00645FB5" w:rsidRDefault="00645FB5" w:rsidP="009B4C2B">
      <w:r>
        <w:continuationSeparator/>
      </w:r>
    </w:p>
  </w:endnote>
  <w:endnote w:type="continuationNotice" w:id="1">
    <w:p w14:paraId="133887DA" w14:textId="77777777" w:rsidR="00645FB5" w:rsidRDefault="00645F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7A963B" w14:textId="77777777" w:rsidR="00645FB5" w:rsidRDefault="00645FB5" w:rsidP="009B4C2B">
      <w:r>
        <w:separator/>
      </w:r>
    </w:p>
  </w:footnote>
  <w:footnote w:type="continuationSeparator" w:id="0">
    <w:p w14:paraId="594CF349" w14:textId="77777777" w:rsidR="00645FB5" w:rsidRDefault="00645FB5" w:rsidP="009B4C2B">
      <w:r>
        <w:continuationSeparator/>
      </w:r>
    </w:p>
  </w:footnote>
  <w:footnote w:type="continuationNotice" w:id="1">
    <w:p w14:paraId="3522415F" w14:textId="77777777" w:rsidR="00645FB5" w:rsidRDefault="00645F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Bridget Maher">
    <w15:presenceInfo w15:providerId="Windows Live" w15:userId="3667760862be51f8"/>
  </w15:person>
  <w15:person w15:author="Kieran Cox">
    <w15:presenceInfo w15:providerId="AD" w15:userId="S::kieranc@sfu.ca::b4290085-ec8f-4fe0-8d75-e615e1fa996c"/>
  </w15:person>
  <w15:person w15:author="Microsoft Office User">
    <w15:presenceInfo w15:providerId="None" w15:userId="Microsoft Office User"/>
  </w15:person>
  <w15:person w15:author="Emily Leedham">
    <w15:presenceInfo w15:providerId="Windows Live" w15:userId="31546c2095ac66da"/>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C156B"/>
    <w:rsid w:val="000C2453"/>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3724"/>
    <w:rsid w:val="0011523B"/>
    <w:rsid w:val="00116C10"/>
    <w:rsid w:val="001175F9"/>
    <w:rsid w:val="001211D2"/>
    <w:rsid w:val="00122300"/>
    <w:rsid w:val="00124C17"/>
    <w:rsid w:val="001269A3"/>
    <w:rsid w:val="001313BD"/>
    <w:rsid w:val="00131A7C"/>
    <w:rsid w:val="00132010"/>
    <w:rsid w:val="0013326D"/>
    <w:rsid w:val="00134966"/>
    <w:rsid w:val="00136DB7"/>
    <w:rsid w:val="00137407"/>
    <w:rsid w:val="001376FF"/>
    <w:rsid w:val="00142ADA"/>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7F77"/>
    <w:rsid w:val="001F1DDA"/>
    <w:rsid w:val="001F2B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2F6441"/>
    <w:rsid w:val="0030052D"/>
    <w:rsid w:val="00306F1F"/>
    <w:rsid w:val="00314455"/>
    <w:rsid w:val="00314A5D"/>
    <w:rsid w:val="00315B05"/>
    <w:rsid w:val="00324D34"/>
    <w:rsid w:val="00327838"/>
    <w:rsid w:val="00331A91"/>
    <w:rsid w:val="00334ADF"/>
    <w:rsid w:val="00337794"/>
    <w:rsid w:val="0035016F"/>
    <w:rsid w:val="003509B8"/>
    <w:rsid w:val="0035239D"/>
    <w:rsid w:val="00352B3A"/>
    <w:rsid w:val="003544AB"/>
    <w:rsid w:val="00355A76"/>
    <w:rsid w:val="003563BD"/>
    <w:rsid w:val="0035683A"/>
    <w:rsid w:val="00356E7A"/>
    <w:rsid w:val="00360246"/>
    <w:rsid w:val="00360BBF"/>
    <w:rsid w:val="00363EDC"/>
    <w:rsid w:val="00364A75"/>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402E"/>
    <w:rsid w:val="003B4768"/>
    <w:rsid w:val="003B6CDD"/>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F74"/>
    <w:rsid w:val="0041279D"/>
    <w:rsid w:val="0041334E"/>
    <w:rsid w:val="0041407D"/>
    <w:rsid w:val="00415C5B"/>
    <w:rsid w:val="00417390"/>
    <w:rsid w:val="004173D2"/>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578FA"/>
    <w:rsid w:val="00462E79"/>
    <w:rsid w:val="00467D8C"/>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42BB"/>
    <w:rsid w:val="004D42C3"/>
    <w:rsid w:val="004E5043"/>
    <w:rsid w:val="004E5C73"/>
    <w:rsid w:val="004E6F16"/>
    <w:rsid w:val="004F21D6"/>
    <w:rsid w:val="004F2705"/>
    <w:rsid w:val="004F5624"/>
    <w:rsid w:val="004F7AE3"/>
    <w:rsid w:val="005014F7"/>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137A"/>
    <w:rsid w:val="005613C5"/>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C7696"/>
    <w:rsid w:val="005D293A"/>
    <w:rsid w:val="005D42E1"/>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47F8"/>
    <w:rsid w:val="0064532D"/>
    <w:rsid w:val="00645FB5"/>
    <w:rsid w:val="006528A1"/>
    <w:rsid w:val="00652D23"/>
    <w:rsid w:val="00655502"/>
    <w:rsid w:val="006610AC"/>
    <w:rsid w:val="006611F9"/>
    <w:rsid w:val="00662D37"/>
    <w:rsid w:val="00662F9B"/>
    <w:rsid w:val="00666133"/>
    <w:rsid w:val="00670555"/>
    <w:rsid w:val="0067125A"/>
    <w:rsid w:val="0067173A"/>
    <w:rsid w:val="006717E0"/>
    <w:rsid w:val="0067279B"/>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7E31"/>
    <w:rsid w:val="00731EA5"/>
    <w:rsid w:val="00736CF0"/>
    <w:rsid w:val="00737B8A"/>
    <w:rsid w:val="00741F8A"/>
    <w:rsid w:val="00742266"/>
    <w:rsid w:val="00752F86"/>
    <w:rsid w:val="00761A9D"/>
    <w:rsid w:val="00761BA2"/>
    <w:rsid w:val="00765FE9"/>
    <w:rsid w:val="0076719B"/>
    <w:rsid w:val="00771D86"/>
    <w:rsid w:val="0077211F"/>
    <w:rsid w:val="00772701"/>
    <w:rsid w:val="0077441C"/>
    <w:rsid w:val="00782EA1"/>
    <w:rsid w:val="0078518E"/>
    <w:rsid w:val="0078662B"/>
    <w:rsid w:val="007872E9"/>
    <w:rsid w:val="00791FF5"/>
    <w:rsid w:val="00792779"/>
    <w:rsid w:val="00796F8D"/>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2BBA"/>
    <w:rsid w:val="007C32C3"/>
    <w:rsid w:val="007C5C1D"/>
    <w:rsid w:val="007C783C"/>
    <w:rsid w:val="007D13CA"/>
    <w:rsid w:val="007D56C7"/>
    <w:rsid w:val="007D6070"/>
    <w:rsid w:val="007D6267"/>
    <w:rsid w:val="007D71C9"/>
    <w:rsid w:val="007E4686"/>
    <w:rsid w:val="007E69BA"/>
    <w:rsid w:val="007F1484"/>
    <w:rsid w:val="007F416C"/>
    <w:rsid w:val="007F45EC"/>
    <w:rsid w:val="007F6203"/>
    <w:rsid w:val="0080060C"/>
    <w:rsid w:val="008012CE"/>
    <w:rsid w:val="00801C1E"/>
    <w:rsid w:val="00801C62"/>
    <w:rsid w:val="00805704"/>
    <w:rsid w:val="00805A5D"/>
    <w:rsid w:val="008068ED"/>
    <w:rsid w:val="00806D42"/>
    <w:rsid w:val="00807C51"/>
    <w:rsid w:val="00813785"/>
    <w:rsid w:val="008145DB"/>
    <w:rsid w:val="00815249"/>
    <w:rsid w:val="00816A13"/>
    <w:rsid w:val="00817AD8"/>
    <w:rsid w:val="00817D31"/>
    <w:rsid w:val="00820A22"/>
    <w:rsid w:val="00820B4D"/>
    <w:rsid w:val="00824BD5"/>
    <w:rsid w:val="00824E57"/>
    <w:rsid w:val="00826808"/>
    <w:rsid w:val="00830679"/>
    <w:rsid w:val="008307A0"/>
    <w:rsid w:val="00830E20"/>
    <w:rsid w:val="008319DF"/>
    <w:rsid w:val="00831BE8"/>
    <w:rsid w:val="008335BF"/>
    <w:rsid w:val="00833F25"/>
    <w:rsid w:val="008422B4"/>
    <w:rsid w:val="0084294E"/>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0C8"/>
    <w:rsid w:val="008D04B8"/>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BFA"/>
    <w:rsid w:val="00906B6A"/>
    <w:rsid w:val="009108FE"/>
    <w:rsid w:val="0091520C"/>
    <w:rsid w:val="00915BE9"/>
    <w:rsid w:val="00915C04"/>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6E65"/>
    <w:rsid w:val="00967589"/>
    <w:rsid w:val="0097669C"/>
    <w:rsid w:val="00977C23"/>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2153"/>
    <w:rsid w:val="009C41B4"/>
    <w:rsid w:val="009C4EA4"/>
    <w:rsid w:val="009C58E1"/>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47D2"/>
    <w:rsid w:val="00A05727"/>
    <w:rsid w:val="00A05F3B"/>
    <w:rsid w:val="00A067A6"/>
    <w:rsid w:val="00A07ADB"/>
    <w:rsid w:val="00A13236"/>
    <w:rsid w:val="00A13698"/>
    <w:rsid w:val="00A13FB6"/>
    <w:rsid w:val="00A14B41"/>
    <w:rsid w:val="00A15663"/>
    <w:rsid w:val="00A15B36"/>
    <w:rsid w:val="00A1653F"/>
    <w:rsid w:val="00A166C5"/>
    <w:rsid w:val="00A213FF"/>
    <w:rsid w:val="00A226B8"/>
    <w:rsid w:val="00A2432A"/>
    <w:rsid w:val="00A25B00"/>
    <w:rsid w:val="00A32263"/>
    <w:rsid w:val="00A33386"/>
    <w:rsid w:val="00A36A0B"/>
    <w:rsid w:val="00A36A36"/>
    <w:rsid w:val="00A37BD2"/>
    <w:rsid w:val="00A40ED6"/>
    <w:rsid w:val="00A41148"/>
    <w:rsid w:val="00A4123F"/>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4AFF"/>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44BD"/>
    <w:rsid w:val="00BD50D3"/>
    <w:rsid w:val="00BE2765"/>
    <w:rsid w:val="00BE4765"/>
    <w:rsid w:val="00BE5F43"/>
    <w:rsid w:val="00BF1FB2"/>
    <w:rsid w:val="00BF7831"/>
    <w:rsid w:val="00C01950"/>
    <w:rsid w:val="00C027F9"/>
    <w:rsid w:val="00C05930"/>
    <w:rsid w:val="00C05A5A"/>
    <w:rsid w:val="00C06EC1"/>
    <w:rsid w:val="00C119E0"/>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4188"/>
    <w:rsid w:val="00D71E1B"/>
    <w:rsid w:val="00D768B7"/>
    <w:rsid w:val="00D77A63"/>
    <w:rsid w:val="00D823F4"/>
    <w:rsid w:val="00D85A41"/>
    <w:rsid w:val="00D93294"/>
    <w:rsid w:val="00D96F75"/>
    <w:rsid w:val="00D9775A"/>
    <w:rsid w:val="00DA0901"/>
    <w:rsid w:val="00DA10C2"/>
    <w:rsid w:val="00DA6701"/>
    <w:rsid w:val="00DA7738"/>
    <w:rsid w:val="00DB029A"/>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FB1"/>
    <w:rsid w:val="00E25DCB"/>
    <w:rsid w:val="00E26FA5"/>
    <w:rsid w:val="00E271AE"/>
    <w:rsid w:val="00E3051D"/>
    <w:rsid w:val="00E31706"/>
    <w:rsid w:val="00E31F65"/>
    <w:rsid w:val="00E32297"/>
    <w:rsid w:val="00E34FA8"/>
    <w:rsid w:val="00E36531"/>
    <w:rsid w:val="00E428BC"/>
    <w:rsid w:val="00E42DA4"/>
    <w:rsid w:val="00E4439E"/>
    <w:rsid w:val="00E4531F"/>
    <w:rsid w:val="00E53B33"/>
    <w:rsid w:val="00E57739"/>
    <w:rsid w:val="00E624B0"/>
    <w:rsid w:val="00E626AC"/>
    <w:rsid w:val="00E626B9"/>
    <w:rsid w:val="00E639BB"/>
    <w:rsid w:val="00E63D93"/>
    <w:rsid w:val="00E6472E"/>
    <w:rsid w:val="00E65785"/>
    <w:rsid w:val="00E6680F"/>
    <w:rsid w:val="00E6772A"/>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3A47"/>
    <w:rsid w:val="00EC6CAC"/>
    <w:rsid w:val="00ED1C7F"/>
    <w:rsid w:val="00ED4FFF"/>
    <w:rsid w:val="00ED5552"/>
    <w:rsid w:val="00EE0375"/>
    <w:rsid w:val="00EE20FF"/>
    <w:rsid w:val="00EE37C2"/>
    <w:rsid w:val="00EE4634"/>
    <w:rsid w:val="00EE4DBD"/>
    <w:rsid w:val="00EE5DD8"/>
    <w:rsid w:val="00EE7580"/>
    <w:rsid w:val="00EF0BBA"/>
    <w:rsid w:val="00EF0CFA"/>
    <w:rsid w:val="00EF152C"/>
    <w:rsid w:val="00EF7628"/>
    <w:rsid w:val="00F013CE"/>
    <w:rsid w:val="00F03F07"/>
    <w:rsid w:val="00F0487B"/>
    <w:rsid w:val="00F0531E"/>
    <w:rsid w:val="00F06A4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1AF1"/>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46</Pages>
  <Words>46336</Words>
  <Characters>264116</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2</cp:revision>
  <dcterms:created xsi:type="dcterms:W3CDTF">2024-10-03T00:00:00Z</dcterms:created>
  <dcterms:modified xsi:type="dcterms:W3CDTF">2024-10-2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